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7E1EC4A"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w:t>
      </w:r>
      <w:r w:rsidR="007A7B7C">
        <w:rPr>
          <w:lang w:val="en-US"/>
        </w:rPr>
        <w:lastRenderedPageBreak/>
        <w:t xml:space="preserve">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B3461D8"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3C41A4F9" w:rsidR="007A7B7C" w:rsidRPr="007A7B7C" w:rsidRDefault="00CF54EA" w:rsidP="00C36BB5">
      <w:pPr>
        <w:pStyle w:val="NormalWeb"/>
        <w:rPr>
          <w:lang w:val="en-US"/>
        </w:rPr>
      </w:pPr>
      <w:r>
        <w:rPr>
          <w:lang w:val="en-US"/>
        </w:rPr>
        <w:t xml:space="preserve"> </w:t>
      </w:r>
      <w:r w:rsidR="00912E7B">
        <w:rPr>
          <w:lang w:val="en-US"/>
        </w:rPr>
        <w:t>The addition of the experimental noise converts data at higher angles to the white noise, thus effectively shortening the available experimental s-range from 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lastRenderedPageBreak/>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A75FAC"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A75FAC"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A75FAC"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5C99B30D"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w:t>
      </w:r>
      <w:r w:rsidR="00877594">
        <w:rPr>
          <w:lang w:val="en-US"/>
        </w:rPr>
        <w:t>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w:t>
      </w:r>
      <w:r w:rsidR="00D50857">
        <w:rPr>
          <w:lang w:val="en-US"/>
        </w:rPr>
        <w:lastRenderedPageBreak/>
        <w:t xml:space="preserve">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B935A02"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DF68F4">
        <w:rPr>
          <w:lang w:val="en-US"/>
        </w:rPr>
        <w:t>Generally</w:t>
      </w:r>
      <w:r w:rsidR="00E52B67">
        <w:rPr>
          <w:lang w:val="en-US"/>
        </w:rPr>
        <w:t xml:space="preserve"> speaking</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 xml:space="preserve">over a radius of gyration Rg).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722868D9"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usually the case for the small and globular proteins as well</w:t>
      </w:r>
      <w:r w:rsidR="00122AC4">
        <w:rPr>
          <w:lang w:val="en-US"/>
        </w:rPr>
        <w:t>.</w:t>
      </w:r>
    </w:p>
    <w:p w14:paraId="5543F0EC" w14:textId="397F8F16"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since SAXS is a low-resolution technique and is typically used for the determination of supramolecular structures</w:t>
      </w:r>
      <w:r w:rsidR="00D62E6C">
        <w:rPr>
          <w:lang w:val="en-US"/>
        </w:rPr>
        <w:t xml:space="preserve">, it </w:t>
      </w:r>
      <w:r w:rsidR="00635D9C">
        <w:rPr>
          <w:lang w:val="en-US"/>
        </w:rPr>
        <w:t>mostly</w:t>
      </w:r>
      <w:r w:rsidR="00D62E6C">
        <w:rPr>
          <w:lang w:val="en-US"/>
        </w:rPr>
        <w:t xml:space="preserve"> </w:t>
      </w:r>
      <w:r w:rsidR="002B12DB">
        <w:rPr>
          <w:lang w:val="en-US"/>
        </w:rPr>
        <w:t xml:space="preserve">deals with relatively big proteins or their complex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E516BF">
        <w:rPr>
          <w:lang w:val="en-US"/>
        </w:rPr>
        <w:t>good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w:t>
      </w:r>
      <w:r w:rsidR="00E516BF">
        <w:rPr>
          <w:lang w:val="en-US"/>
        </w:rPr>
        <w:t>since</w:t>
      </w:r>
      <w:r w:rsidR="00163184">
        <w:rPr>
          <w:lang w:val="en-US"/>
        </w:rPr>
        <w:t xml:space="preserve">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19211E35"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and evenly represented at the same time</w:t>
      </w:r>
      <w:r w:rsidR="00C63365">
        <w:rPr>
          <w:lang w:val="en-US"/>
        </w:rPr>
        <w:t>. Among other techniques</w:t>
      </w:r>
      <w:r w:rsidR="004F2853">
        <w:rPr>
          <w:lang w:val="en-US"/>
        </w:rPr>
        <w:t xml:space="preserve"> we tried</w:t>
      </w:r>
      <w:r w:rsidR="00C63365">
        <w:rPr>
          <w:lang w:val="en-US"/>
        </w:rPr>
        <w:t>, the most successful</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7FFC9C46" w:rsidR="00F324EE" w:rsidRDefault="00FA7701" w:rsidP="00880815">
      <w:pPr>
        <w:pStyle w:val="NormalWeb"/>
        <w:rPr>
          <w:lang w:val="en-US"/>
        </w:rPr>
      </w:pPr>
      <w:r w:rsidRPr="00FC67F5">
        <w:rPr>
          <w:rStyle w:val="Heading3Char"/>
        </w:rPr>
        <w:t>Nucleic acids.</w:t>
      </w:r>
      <w:r>
        <w:rPr>
          <w:lang w:val="en-US"/>
        </w:rPr>
        <w:t xml:space="preserve"> The nucleic acid models (</w:t>
      </w:r>
      <w:r w:rsidR="000D44A5">
        <w:rPr>
          <w:lang w:val="en-US"/>
        </w:rPr>
        <w:t xml:space="preserve">only </w:t>
      </w:r>
      <w:r>
        <w:rPr>
          <w:lang w:val="en-US"/>
        </w:rPr>
        <w:t xml:space="preserve"> DNA/RNA, not heterocomplexes)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w:t>
      </w:r>
      <w:r w:rsidR="000D44A5">
        <w:rPr>
          <w:lang w:val="en-US"/>
        </w:rPr>
        <w:t xml:space="preserve">in a similar way </w:t>
      </w:r>
      <w:r w:rsidR="00FE0C09">
        <w:rPr>
          <w:lang w:val="en-US"/>
        </w:rPr>
        <w:t>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 within th</w:t>
      </w:r>
      <w:r w:rsidR="000D44A5">
        <w:rPr>
          <w:lang w:val="en-US"/>
        </w:rPr>
        <w:t>e same</w:t>
      </w:r>
      <w:r w:rsidR="00EE747F">
        <w:rPr>
          <w:lang w:val="en-US"/>
        </w:rPr>
        <w:t xml:space="preserve"> 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61567A">
        <w:rPr>
          <w:rStyle w:val="Heading3Char"/>
          <w:highlight w:val="yellow"/>
        </w:rPr>
        <w:t>Intrinsically disordered proteins.</w:t>
      </w:r>
      <w:r w:rsidRPr="0061567A">
        <w:rPr>
          <w:highlight w:val="yellow"/>
          <w:lang w:val="en-US"/>
        </w:rPr>
        <w:t xml:space="preserve"> For IDPs</w:t>
      </w:r>
      <w:r w:rsidR="00FC67F5" w:rsidRPr="0061567A">
        <w:rPr>
          <w:highlight w:val="yellow"/>
          <w:lang w:val="en-US"/>
        </w:rPr>
        <w:t>,</w:t>
      </w:r>
      <w:r w:rsidRPr="0061567A">
        <w:rPr>
          <w:highlight w:val="yellow"/>
          <w:lang w:val="en-US"/>
        </w:rPr>
        <w:t xml:space="preserve"> we used </w:t>
      </w:r>
      <w:r w:rsidR="00FC67F5" w:rsidRPr="0061567A">
        <w:rPr>
          <w:highlight w:val="yellow"/>
          <w:lang w:val="en-US"/>
        </w:rPr>
        <w:t xml:space="preserve">the </w:t>
      </w:r>
      <w:r w:rsidRPr="0061567A">
        <w:rPr>
          <w:highlight w:val="yellow"/>
          <w:lang w:val="en-US"/>
        </w:rPr>
        <w:t xml:space="preserve">program RANCH and validated the results against models from </w:t>
      </w:r>
      <w:r w:rsidR="00FC67F5" w:rsidRPr="0061567A">
        <w:rPr>
          <w:highlight w:val="yellow"/>
          <w:lang w:val="en-US"/>
        </w:rPr>
        <w:t xml:space="preserve">the </w:t>
      </w:r>
      <w:r w:rsidRPr="0061567A">
        <w:rPr>
          <w:highlight w:val="yellow"/>
          <w:lang w:val="en-US"/>
        </w:rPr>
        <w:t>PED database…</w:t>
      </w:r>
      <w:r w:rsidR="006C7DFA" w:rsidRPr="0061567A">
        <w:rPr>
          <w:highlight w:val="yellow"/>
          <w:lang w:val="en-US"/>
        </w:rPr>
        <w:t xml:space="preserve"> (Fig.4)</w:t>
      </w:r>
    </w:p>
    <w:p w14:paraId="5660F30E" w14:textId="2CC8B4DA" w:rsidR="00C71AA0" w:rsidRDefault="002C102E" w:rsidP="002C102E">
      <w:pPr>
        <w:pStyle w:val="Heading1"/>
        <w:rPr>
          <w:lang w:val="en-US"/>
        </w:rPr>
      </w:pPr>
      <w:r>
        <w:rPr>
          <w:lang w:val="en-US"/>
        </w:rPr>
        <w:t>Results and discussion</w:t>
      </w:r>
    </w:p>
    <w:p w14:paraId="4828D19E" w14:textId="77777777"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s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A75FAC"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Pr>
          <w:lang w:val="en-US"/>
        </w:rPr>
        <w:tab/>
      </w:r>
      <w:r>
        <w:rPr>
          <w:lang w:val="en-US"/>
        </w:rPr>
        <w:tab/>
      </w:r>
      <w:r>
        <w:rPr>
          <w:lang w:val="en-US"/>
        </w:rPr>
        <w:tab/>
      </w:r>
      <w:r>
        <w:rPr>
          <w:lang w:val="en-US"/>
        </w:rPr>
        <w:tab/>
      </w:r>
      <w:r>
        <w:rPr>
          <w:lang w:val="en-US"/>
        </w:rPr>
        <w:tab/>
      </w:r>
      <w:r>
        <w:rPr>
          <w:lang w:val="en-US"/>
        </w:rPr>
        <w:tab/>
        <w:t>(10)</w:t>
      </w:r>
    </w:p>
    <w:p w14:paraId="283563DE" w14:textId="2BB9D0AA" w:rsidR="00A75FAC" w:rsidRDefault="00A75FAC" w:rsidP="00880815">
      <w:pPr>
        <w:pStyle w:val="NormalWeb"/>
        <w:rPr>
          <w:lang w:val="en-US"/>
        </w:rPr>
      </w:pPr>
      <w:r>
        <w:rPr>
          <w:lang w:val="en-US"/>
        </w:rPr>
        <w:t xml:space="preserve">  Where N is the total number of models in the test set, P is 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77777777"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the fig.5, where it is seen than NNs not only outperform all conventional methods for all test object used, they are also more robust against simulated noise and mostly reach a plato at the concentrations as low as 1 or 2 mg/ml. </w:t>
      </w:r>
    </w:p>
    <w:p w14:paraId="5A16EE02" w14:textId="346FB809" w:rsidR="00FC67F5" w:rsidRDefault="00FC67F5" w:rsidP="00880815">
      <w:pPr>
        <w:pStyle w:val="NormalWeb"/>
        <w:rPr>
          <w:lang w:val="en-US"/>
        </w:rPr>
      </w:pPr>
      <w:bookmarkStart w:id="1" w:name="_GoBack"/>
      <w:bookmarkEnd w:id="1"/>
    </w:p>
    <w:tbl>
      <w:tblPr>
        <w:tblStyle w:val="TableGrid"/>
        <w:tblW w:w="0" w:type="auto"/>
        <w:tblLook w:val="04A0" w:firstRow="1" w:lastRow="0" w:firstColumn="1" w:lastColumn="0" w:noHBand="0" w:noVBand="1"/>
      </w:tblPr>
      <w:tblGrid>
        <w:gridCol w:w="719"/>
        <w:gridCol w:w="4313"/>
        <w:gridCol w:w="4313"/>
      </w:tblGrid>
      <w:tr w:rsidR="0061567A" w14:paraId="4C2C7BB1" w14:textId="77777777" w:rsidTr="0061567A">
        <w:tc>
          <w:tcPr>
            <w:tcW w:w="3115" w:type="dxa"/>
          </w:tcPr>
          <w:p w14:paraId="277F4E13" w14:textId="1111FA13" w:rsidR="0061567A" w:rsidRDefault="0061567A" w:rsidP="00A832BA">
            <w:pPr>
              <w:pStyle w:val="NormalWeb"/>
              <w:rPr>
                <w:lang w:val="en-US"/>
              </w:rPr>
            </w:pPr>
            <w:r>
              <w:rPr>
                <w:lang w:val="en-US"/>
              </w:rPr>
              <w:t>Type</w:t>
            </w:r>
          </w:p>
        </w:tc>
        <w:tc>
          <w:tcPr>
            <w:tcW w:w="3115" w:type="dxa"/>
          </w:tcPr>
          <w:p w14:paraId="59E3079E" w14:textId="74323EA3" w:rsidR="0061567A" w:rsidRDefault="0061567A" w:rsidP="00A832BA">
            <w:pPr>
              <w:pStyle w:val="NormalWeb"/>
              <w:rPr>
                <w:lang w:val="en-US"/>
              </w:rPr>
            </w:pPr>
            <w:r>
              <w:rPr>
                <w:lang w:val="en-US"/>
              </w:rPr>
              <w:t>MW</w:t>
            </w:r>
          </w:p>
        </w:tc>
        <w:tc>
          <w:tcPr>
            <w:tcW w:w="3115" w:type="dxa"/>
          </w:tcPr>
          <w:p w14:paraId="75A814A2" w14:textId="6C158D1A" w:rsidR="0061567A" w:rsidRDefault="0061567A" w:rsidP="00A832BA">
            <w:pPr>
              <w:pStyle w:val="NormalWeb"/>
              <w:rPr>
                <w:lang w:val="en-US"/>
              </w:rPr>
            </w:pPr>
            <w:r>
              <w:rPr>
                <w:lang w:val="en-US"/>
              </w:rPr>
              <w:t>Dmax</w:t>
            </w:r>
          </w:p>
        </w:tc>
      </w:tr>
      <w:tr w:rsidR="0061567A" w14:paraId="2D30A0E4" w14:textId="77777777" w:rsidTr="0061567A">
        <w:tc>
          <w:tcPr>
            <w:tcW w:w="3115" w:type="dxa"/>
          </w:tcPr>
          <w:p w14:paraId="6192246B" w14:textId="586A48BD" w:rsidR="0061567A" w:rsidRDefault="0061567A" w:rsidP="00A832BA">
            <w:pPr>
              <w:pStyle w:val="NormalWeb"/>
              <w:rPr>
                <w:lang w:val="en-US"/>
              </w:rPr>
            </w:pPr>
            <w:r>
              <w:rPr>
                <w:lang w:val="en-US"/>
              </w:rPr>
              <w:lastRenderedPageBreak/>
              <w:t>Compact proteins</w:t>
            </w:r>
          </w:p>
        </w:tc>
        <w:tc>
          <w:tcPr>
            <w:tcW w:w="3115" w:type="dxa"/>
          </w:tcPr>
          <w:p w14:paraId="3E8C0506" w14:textId="2AA36520" w:rsidR="0061567A" w:rsidRDefault="0061567A" w:rsidP="00A832BA">
            <w:pPr>
              <w:pStyle w:val="NormalWeb"/>
              <w:rPr>
                <w:lang w:val="en-US"/>
              </w:rPr>
            </w:pPr>
            <w:r w:rsidRPr="006103E8">
              <w:rPr>
                <w:noProof/>
                <w:lang w:val="en-US"/>
              </w:rPr>
              <w:drawing>
                <wp:inline distT="0" distB="0" distL="0" distR="0" wp14:anchorId="596B3438" wp14:editId="2F33F7FF">
                  <wp:extent cx="5940425" cy="305625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c>
          <w:tcPr>
            <w:tcW w:w="3115" w:type="dxa"/>
          </w:tcPr>
          <w:p w14:paraId="1CA97D17" w14:textId="138D3B56" w:rsidR="0061567A" w:rsidRDefault="0061567A" w:rsidP="00A832BA">
            <w:pPr>
              <w:pStyle w:val="NormalWeb"/>
              <w:rPr>
                <w:lang w:val="en-US"/>
              </w:rPr>
            </w:pPr>
            <w:r w:rsidRPr="006103E8">
              <w:rPr>
                <w:noProof/>
                <w:lang w:val="en-US"/>
              </w:rPr>
              <w:drawing>
                <wp:inline distT="0" distB="0" distL="0" distR="0" wp14:anchorId="2C2A0B1D" wp14:editId="63F92C3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r>
      <w:tr w:rsidR="0061567A" w14:paraId="08FB5D86" w14:textId="77777777" w:rsidTr="0061567A">
        <w:tc>
          <w:tcPr>
            <w:tcW w:w="3115" w:type="dxa"/>
          </w:tcPr>
          <w:p w14:paraId="3D9913E2" w14:textId="06428084" w:rsidR="0061567A" w:rsidRDefault="0061567A" w:rsidP="00A832BA">
            <w:pPr>
              <w:pStyle w:val="NormalWeb"/>
              <w:rPr>
                <w:lang w:val="en-US"/>
              </w:rPr>
            </w:pPr>
            <w:r>
              <w:rPr>
                <w:lang w:val="en-US"/>
              </w:rPr>
              <w:t>Nucleotides</w:t>
            </w:r>
          </w:p>
        </w:tc>
        <w:tc>
          <w:tcPr>
            <w:tcW w:w="3115" w:type="dxa"/>
          </w:tcPr>
          <w:p w14:paraId="349CA2C3" w14:textId="47DFADCA" w:rsidR="0061567A" w:rsidRDefault="0061567A" w:rsidP="00A832BA">
            <w:pPr>
              <w:pStyle w:val="NormalWeb"/>
              <w:rPr>
                <w:lang w:val="en-US"/>
              </w:rPr>
            </w:pPr>
            <w:r>
              <w:rPr>
                <w:noProof/>
              </w:rPr>
              <w:drawing>
                <wp:inline distT="0" distB="0" distL="0" distR="0" wp14:anchorId="6B1AEB55" wp14:editId="02C30AA1">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3115" w:type="dxa"/>
          </w:tcPr>
          <w:p w14:paraId="781CEEA0" w14:textId="1B6050E1" w:rsidR="0061567A" w:rsidRDefault="0061567A" w:rsidP="00A832BA">
            <w:pPr>
              <w:pStyle w:val="NormalWeb"/>
              <w:rPr>
                <w:lang w:val="en-US"/>
              </w:rPr>
            </w:pPr>
            <w:r>
              <w:rPr>
                <w:noProof/>
              </w:rPr>
              <w:drawing>
                <wp:inline distT="0" distB="0" distL="0" distR="0" wp14:anchorId="590B9B82" wp14:editId="2D59A6EA">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61567A" w14:paraId="3499A5A9" w14:textId="77777777" w:rsidTr="0061567A">
        <w:tc>
          <w:tcPr>
            <w:tcW w:w="3115" w:type="dxa"/>
          </w:tcPr>
          <w:p w14:paraId="2E3F98A6" w14:textId="1CCFCDF4" w:rsidR="0061567A" w:rsidRDefault="0061567A" w:rsidP="00A832BA">
            <w:pPr>
              <w:pStyle w:val="NormalWeb"/>
              <w:rPr>
                <w:lang w:val="en-US"/>
              </w:rPr>
            </w:pPr>
            <w:r>
              <w:rPr>
                <w:lang w:val="en-US"/>
              </w:rPr>
              <w:t>IDP</w:t>
            </w:r>
          </w:p>
        </w:tc>
        <w:tc>
          <w:tcPr>
            <w:tcW w:w="3115" w:type="dxa"/>
          </w:tcPr>
          <w:p w14:paraId="58CFF045" w14:textId="77777777" w:rsidR="0061567A" w:rsidRDefault="0061567A" w:rsidP="00A832BA">
            <w:pPr>
              <w:pStyle w:val="NormalWeb"/>
              <w:rPr>
                <w:lang w:val="en-US"/>
              </w:rPr>
            </w:pPr>
          </w:p>
        </w:tc>
        <w:tc>
          <w:tcPr>
            <w:tcW w:w="3115" w:type="dxa"/>
          </w:tcPr>
          <w:p w14:paraId="3C416A59" w14:textId="77777777" w:rsidR="0061567A" w:rsidRDefault="0061567A" w:rsidP="00A832BA">
            <w:pPr>
              <w:pStyle w:val="NormalWeb"/>
              <w:rPr>
                <w:lang w:val="en-US"/>
              </w:rPr>
            </w:pPr>
          </w:p>
        </w:tc>
      </w:tr>
    </w:tbl>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74C5FD4A" w14:textId="0025DEBE" w:rsidR="006C7DFA" w:rsidRDefault="00FC67F5" w:rsidP="00880815">
      <w:pPr>
        <w:pStyle w:val="NormalWeb"/>
        <w:rPr>
          <w:lang w:val="en-US"/>
        </w:rPr>
      </w:pPr>
      <w:r>
        <w:rPr>
          <w:rStyle w:val="Heading2Char"/>
          <w:lang w:val="en-US"/>
        </w:rPr>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w:t>
      </w:r>
      <w:r w:rsidR="0061567A">
        <w:rPr>
          <w:lang w:val="en-US"/>
        </w:rPr>
        <w:t xml:space="preserve"> and to independently estimate the information content in SAXS data.</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max=10 nm</w:t>
      </w:r>
      <w:r w:rsidR="0061567A" w:rsidRPr="007A02F7">
        <w:rPr>
          <w:vertAlign w:val="superscript"/>
          <w:lang w:val="en-US"/>
        </w:rPr>
        <w:t>-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also on the smooth </w:t>
      </w:r>
      <w:r w:rsidR="0061567A">
        <w:rPr>
          <w:lang w:val="en-US"/>
        </w:rPr>
        <w:t>generated SAXS data</w:t>
      </w:r>
      <w:r w:rsidR="007A02F7">
        <w:rPr>
          <w:lang w:val="en-US"/>
        </w:rPr>
        <w:t xml:space="preserve"> from the test set</w:t>
      </w:r>
      <w:r w:rsidR="00C22D53">
        <w:rPr>
          <w:lang w:val="en-US"/>
        </w:rPr>
        <w:t>.</w:t>
      </w:r>
      <w:r w:rsidR="006C7DFA">
        <w:rPr>
          <w:lang w:val="en-US"/>
        </w:rPr>
        <w:t xml:space="preserve"> </w:t>
      </w:r>
      <w:r w:rsidR="007A02F7">
        <w:rPr>
          <w:lang w:val="en-US"/>
        </w:rPr>
        <w:t>The obtained result</w:t>
      </w:r>
      <w:r w:rsidR="0061567A">
        <w:rPr>
          <w:lang w:val="en-US"/>
        </w:rPr>
        <w:t>, 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i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w:t>
      </w:r>
      <w:r w:rsidR="007A02F7">
        <w:rPr>
          <w:lang w:val="en-US"/>
        </w:rPr>
        <w:lastRenderedPageBreak/>
        <w:t>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max</w:t>
      </w:r>
      <w:r>
        <w:rPr>
          <w:lang w:val="en-US"/>
        </w:rPr>
        <w:t>.</w:t>
      </w:r>
      <w:r w:rsidR="0061567A">
        <w:rPr>
          <w:lang w:val="en-US"/>
        </w:rPr>
        <w:t xml:space="preserve"> This experiment demonstrates two important facts: (1) we are almost reached the theoretical limit of the given method (and probably the precision of SAXS) and have little chance to significantly improve the results; (2) augmentation with experimental noise helps to deal with noise data and only marginally reduces the accuracy of predictions.</w:t>
      </w:r>
    </w:p>
    <w:p w14:paraId="474E40AE" w14:textId="6F735898"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33B763C5"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6B2B0DC6" w14:textId="1D54EE0B" w:rsidR="00BC462D" w:rsidRPr="00BC462D" w:rsidRDefault="00BC462D" w:rsidP="00BC462D">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BC462D">
        <w:rPr>
          <w:rFonts w:cs="Times New Roman"/>
          <w:noProof/>
          <w:szCs w:val="24"/>
        </w:rPr>
        <w:t xml:space="preserve">Armenteros, J.J.A., Salvatore, M., Emanuelsson, O., Winther, O., Von Heijne, G., Elofsson, A., and Nielsen, H. (2019). Detecting sequence signals in targeting peptides using deep learning. Life Sci. Alliance </w:t>
      </w:r>
      <w:r w:rsidRPr="00BC462D">
        <w:rPr>
          <w:rFonts w:cs="Times New Roman"/>
          <w:i/>
          <w:iCs/>
          <w:noProof/>
          <w:szCs w:val="24"/>
        </w:rPr>
        <w:t>2</w:t>
      </w:r>
      <w:r w:rsidRPr="00BC462D">
        <w:rPr>
          <w:rFonts w:cs="Times New Roman"/>
          <w:noProof/>
          <w:szCs w:val="24"/>
        </w:rPr>
        <w:t>.</w:t>
      </w:r>
    </w:p>
    <w:p w14:paraId="6DBC4FC6"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BC462D">
        <w:rPr>
          <w:rFonts w:cs="Times New Roman"/>
          <w:i/>
          <w:iCs/>
          <w:noProof/>
          <w:szCs w:val="24"/>
        </w:rPr>
        <w:t>28</w:t>
      </w:r>
      <w:r w:rsidRPr="00BC462D">
        <w:rPr>
          <w:rFonts w:cs="Times New Roman"/>
          <w:noProof/>
          <w:szCs w:val="24"/>
        </w:rPr>
        <w:t>, 768–773.</w:t>
      </w:r>
    </w:p>
    <w:p w14:paraId="6C4D600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Berman, H., Westbrook, J., … Z.F.-N. acids, and 2000,  undefined The protein data bank. Academic.Oup.Com.</w:t>
      </w:r>
    </w:p>
    <w:p w14:paraId="6F69EB8B"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erman, H.M., Westbrook, J., Feng, Z., Gilliland, G., Bhat, T.N., Weissig, H., Shindyalov, I.N., and Bourne, P.E. (2000). The Protein Data Bank. Nucleic Acids Res. </w:t>
      </w:r>
      <w:r w:rsidRPr="00BC462D">
        <w:rPr>
          <w:rFonts w:cs="Times New Roman"/>
          <w:i/>
          <w:iCs/>
          <w:noProof/>
          <w:szCs w:val="24"/>
        </w:rPr>
        <w:t>28</w:t>
      </w:r>
      <w:r w:rsidRPr="00BC462D">
        <w:rPr>
          <w:rFonts w:cs="Times New Roman"/>
          <w:noProof/>
          <w:szCs w:val="24"/>
        </w:rPr>
        <w:t>, 235–242.</w:t>
      </w:r>
    </w:p>
    <w:p w14:paraId="4D7E2F3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lastRenderedPageBreak/>
        <w:t>Blanchet, C., Spilotros, A., … F.S.-J. of applied, and 2015,  undefined Versatile sample environments and automation for biological solution X-ray scattering experiments at the P12 beamline (PETRA III, DESY). Scripts.Iucr.Org.</w:t>
      </w:r>
    </w:p>
    <w:p w14:paraId="7CE5B38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oimbatore Narayanan, B., Westbrook, J., Ghosh, S., Petrov, A.I., Sweeney, B., Zirbel, C.L., Leontis, N.B., and Berman, H.M. (2014). The Nucleic Acid Database: new features and capabilities. Nucleic Acids Res. </w:t>
      </w:r>
      <w:r w:rsidRPr="00BC462D">
        <w:rPr>
          <w:rFonts w:cs="Times New Roman"/>
          <w:i/>
          <w:iCs/>
          <w:noProof/>
          <w:szCs w:val="24"/>
        </w:rPr>
        <w:t>42</w:t>
      </w:r>
      <w:r w:rsidRPr="00BC462D">
        <w:rPr>
          <w:rFonts w:cs="Times New Roman"/>
          <w:noProof/>
          <w:szCs w:val="24"/>
        </w:rPr>
        <w:t>, D114–D122.</w:t>
      </w:r>
    </w:p>
    <w:p w14:paraId="132559D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crystallography, P.M.-J. of applied, and 1980,  undefined Small-angle scattering. Information content and error analysis. Scripts.Iucr.Org.</w:t>
      </w:r>
    </w:p>
    <w:p w14:paraId="1AF4B3F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ybenko, G. (1989). Approximation by superpositions of a sigmoidal function. Math. Control. Signals, Syst. </w:t>
      </w:r>
      <w:r w:rsidRPr="00BC462D">
        <w:rPr>
          <w:rFonts w:cs="Times New Roman"/>
          <w:i/>
          <w:iCs/>
          <w:noProof/>
          <w:szCs w:val="24"/>
        </w:rPr>
        <w:t>2</w:t>
      </w:r>
      <w:r w:rsidRPr="00BC462D">
        <w:rPr>
          <w:rFonts w:cs="Times New Roman"/>
          <w:noProof/>
          <w:szCs w:val="24"/>
        </w:rPr>
        <w:t>, 303–314.</w:t>
      </w:r>
    </w:p>
    <w:p w14:paraId="38A91EA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Debye, P. (1915). Zerstreuung von Röntgenstrahlen. Ann. Phys. </w:t>
      </w:r>
      <w:r w:rsidRPr="00BC462D">
        <w:rPr>
          <w:rFonts w:cs="Times New Roman"/>
          <w:i/>
          <w:iCs/>
          <w:noProof/>
          <w:szCs w:val="24"/>
        </w:rPr>
        <w:t>351</w:t>
      </w:r>
      <w:r w:rsidRPr="00BC462D">
        <w:rPr>
          <w:rFonts w:cs="Times New Roman"/>
          <w:noProof/>
          <w:szCs w:val="24"/>
        </w:rPr>
        <w:t>, 809–823.</w:t>
      </w:r>
    </w:p>
    <w:p w14:paraId="4B09427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Feigin, L.A., Svergun, D.I., and Taylor, G.W. (1987). Principles of the Theory of X-Ray and Neutron Scattering. In Structure Analysis by Small-Angle X-Ray and Neutron Scattering, (Springer US), pp. 3–24.</w:t>
      </w:r>
    </w:p>
    <w:p w14:paraId="3D485EC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BC462D">
        <w:rPr>
          <w:rFonts w:cs="Times New Roman"/>
          <w:i/>
          <w:iCs/>
          <w:noProof/>
          <w:szCs w:val="24"/>
        </w:rPr>
        <w:t>43</w:t>
      </w:r>
      <w:r w:rsidRPr="00BC462D">
        <w:rPr>
          <w:rFonts w:cs="Times New Roman"/>
          <w:noProof/>
          <w:szCs w:val="24"/>
        </w:rPr>
        <w:t>, 101–109.</w:t>
      </w:r>
    </w:p>
    <w:p w14:paraId="1C688F9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ranke, D., Jeffries, C.M., and Svergun, D.I. (2018). Machine Learning Methods for X-Ray Scattering Data Analysis from Biomacromolecular Solutions. Biophys. J. </w:t>
      </w:r>
      <w:r w:rsidRPr="00BC462D">
        <w:rPr>
          <w:rFonts w:cs="Times New Roman"/>
          <w:i/>
          <w:iCs/>
          <w:noProof/>
          <w:szCs w:val="24"/>
        </w:rPr>
        <w:t>114</w:t>
      </w:r>
      <w:r w:rsidRPr="00BC462D">
        <w:rPr>
          <w:rFonts w:cs="Times New Roman"/>
          <w:noProof/>
          <w:szCs w:val="24"/>
        </w:rPr>
        <w:t>, 2485–2492.</w:t>
      </w:r>
    </w:p>
    <w:p w14:paraId="7259A6D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latter, O. (1977). Data evaluation in small angle scattering: calculation of the radial electron density distribution by means of indirect Fourier transformation. Acta Phys. Austriaca </w:t>
      </w:r>
      <w:r w:rsidRPr="00BC462D">
        <w:rPr>
          <w:rFonts w:cs="Times New Roman"/>
          <w:i/>
          <w:iCs/>
          <w:noProof/>
          <w:szCs w:val="24"/>
        </w:rPr>
        <w:t>47</w:t>
      </w:r>
      <w:r w:rsidRPr="00BC462D">
        <w:rPr>
          <w:rFonts w:cs="Times New Roman"/>
          <w:noProof/>
          <w:szCs w:val="24"/>
        </w:rPr>
        <w:t>, 83–102.</w:t>
      </w:r>
    </w:p>
    <w:p w14:paraId="746354A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räwert, T.W., and Svergun, D.I. (2020). Structural Modeling Using Solution Small-Angle X-ray Scattering (SAXS). J. Mol. Biol. </w:t>
      </w:r>
      <w:r w:rsidRPr="00BC462D">
        <w:rPr>
          <w:rFonts w:cs="Times New Roman"/>
          <w:i/>
          <w:iCs/>
          <w:noProof/>
          <w:szCs w:val="24"/>
        </w:rPr>
        <w:t>432</w:t>
      </w:r>
      <w:r w:rsidRPr="00BC462D">
        <w:rPr>
          <w:rFonts w:cs="Times New Roman"/>
          <w:noProof/>
          <w:szCs w:val="24"/>
        </w:rPr>
        <w:t>, 3078–3092.</w:t>
      </w:r>
    </w:p>
    <w:p w14:paraId="21B3B24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Guinier, A., and Fournet, G. (1955). Small-angle scattering of X-rays (Translation by C. B. Walker).</w:t>
      </w:r>
    </w:p>
    <w:p w14:paraId="05CB5AB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jizadeh, N.R., Franke, D., Jeffries, C.M., and Svergun, D.I. (2018). Consensus Bayesian assessment of protein molecular mass from solution X-ray scattering data. Sci. Rep. </w:t>
      </w:r>
      <w:r w:rsidRPr="00BC462D">
        <w:rPr>
          <w:rFonts w:cs="Times New Roman"/>
          <w:i/>
          <w:iCs/>
          <w:noProof/>
          <w:szCs w:val="24"/>
        </w:rPr>
        <w:t>8</w:t>
      </w:r>
      <w:r w:rsidRPr="00BC462D">
        <w:rPr>
          <w:rFonts w:cs="Times New Roman"/>
          <w:noProof/>
          <w:szCs w:val="24"/>
        </w:rPr>
        <w:t>, 1–13.</w:t>
      </w:r>
    </w:p>
    <w:p w14:paraId="6564AB5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nin, B. (2019). Universal function approximation by deep neural nets with bounded width and ReLU activations. Mathematics </w:t>
      </w:r>
      <w:r w:rsidRPr="00BC462D">
        <w:rPr>
          <w:rFonts w:cs="Times New Roman"/>
          <w:i/>
          <w:iCs/>
          <w:noProof/>
          <w:szCs w:val="24"/>
        </w:rPr>
        <w:t>7</w:t>
      </w:r>
      <w:r w:rsidRPr="00BC462D">
        <w:rPr>
          <w:rFonts w:cs="Times New Roman"/>
          <w:noProof/>
          <w:szCs w:val="24"/>
        </w:rPr>
        <w:t>, 1–9.</w:t>
      </w:r>
    </w:p>
    <w:p w14:paraId="620D5E8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e, H., Liu, C., and Liu, H. (2020). Model Reconstruction from Small-Angle X-Ray Scattering Data Using Deep Learning Methods. IScience </w:t>
      </w:r>
      <w:r w:rsidRPr="00BC462D">
        <w:rPr>
          <w:rFonts w:cs="Times New Roman"/>
          <w:i/>
          <w:iCs/>
          <w:noProof/>
          <w:szCs w:val="24"/>
        </w:rPr>
        <w:t>23</w:t>
      </w:r>
      <w:r w:rsidRPr="00BC462D">
        <w:rPr>
          <w:rFonts w:cs="Times New Roman"/>
          <w:noProof/>
          <w:szCs w:val="24"/>
        </w:rPr>
        <w:t>, 100906.</w:t>
      </w:r>
    </w:p>
    <w:p w14:paraId="35EF3C0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opkins, J.B., Gillilan, R.E., and Skou, S. (2017). BioXTAS RAW: Improvements to a free open-source program for small-angle X-ray scattering data reduction and analysis. J. Appl. Crystallogr. </w:t>
      </w:r>
      <w:r w:rsidRPr="00BC462D">
        <w:rPr>
          <w:rFonts w:cs="Times New Roman"/>
          <w:i/>
          <w:iCs/>
          <w:noProof/>
          <w:szCs w:val="24"/>
        </w:rPr>
        <w:t>50</w:t>
      </w:r>
      <w:r w:rsidRPr="00BC462D">
        <w:rPr>
          <w:rFonts w:cs="Times New Roman"/>
          <w:noProof/>
          <w:szCs w:val="24"/>
        </w:rPr>
        <w:t>, 1545–1553.</w:t>
      </w:r>
    </w:p>
    <w:p w14:paraId="35DF999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BC462D">
        <w:rPr>
          <w:rFonts w:cs="Times New Roman"/>
          <w:i/>
          <w:iCs/>
          <w:noProof/>
          <w:szCs w:val="24"/>
        </w:rPr>
        <w:t>29</w:t>
      </w:r>
      <w:r w:rsidRPr="00BC462D">
        <w:rPr>
          <w:rFonts w:cs="Times New Roman"/>
          <w:noProof/>
          <w:szCs w:val="24"/>
        </w:rPr>
        <w:t>, 66–75.</w:t>
      </w:r>
    </w:p>
    <w:p w14:paraId="5E14DC2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Liu, H., Hexemer, A., and Zwart, P.H. (2012). The Small Angle Scattering ToolBox (SASTBX): An open-source software for biomolecular small-angle scattering. J. Appl. Crystallogr. </w:t>
      </w:r>
      <w:r w:rsidRPr="00BC462D">
        <w:rPr>
          <w:rFonts w:cs="Times New Roman"/>
          <w:i/>
          <w:iCs/>
          <w:noProof/>
          <w:szCs w:val="24"/>
        </w:rPr>
        <w:t>45</w:t>
      </w:r>
      <w:r w:rsidRPr="00BC462D">
        <w:rPr>
          <w:rFonts w:cs="Times New Roman"/>
          <w:noProof/>
          <w:szCs w:val="24"/>
        </w:rPr>
        <w:t>, 587–593.</w:t>
      </w:r>
    </w:p>
    <w:p w14:paraId="614F706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Lu, Z., Pu, H., Wang, F., Hu, Z., and Wang, L. The Expressive Power of Neural Networks: A View from the Width.</w:t>
      </w:r>
    </w:p>
    <w:p w14:paraId="3F98194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w:t>
      </w:r>
      <w:r w:rsidRPr="00BC462D">
        <w:rPr>
          <w:rFonts w:cs="Times New Roman"/>
          <w:noProof/>
          <w:szCs w:val="24"/>
        </w:rPr>
        <w:lastRenderedPageBreak/>
        <w:t xml:space="preserve">Appl. Crystallogr. </w:t>
      </w:r>
      <w:r w:rsidRPr="00BC462D">
        <w:rPr>
          <w:rFonts w:cs="Times New Roman"/>
          <w:i/>
          <w:iCs/>
          <w:noProof/>
          <w:szCs w:val="24"/>
        </w:rPr>
        <w:t>54</w:t>
      </w:r>
      <w:r w:rsidRPr="00BC462D">
        <w:rPr>
          <w:rFonts w:cs="Times New Roman"/>
          <w:noProof/>
          <w:szCs w:val="24"/>
        </w:rPr>
        <w:t>, 343–355.</w:t>
      </w:r>
    </w:p>
    <w:p w14:paraId="490D936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cKay, M.D., Beckman, R.J., and Conover, W.J. (1979). A Comparison of Three Methods for Selecting Values of Input Variables in the Analysis of Output from a Computer Code. Technometrics </w:t>
      </w:r>
      <w:r w:rsidRPr="00BC462D">
        <w:rPr>
          <w:rFonts w:cs="Times New Roman"/>
          <w:i/>
          <w:iCs/>
          <w:noProof/>
          <w:szCs w:val="24"/>
        </w:rPr>
        <w:t>21</w:t>
      </w:r>
      <w:r w:rsidRPr="00BC462D">
        <w:rPr>
          <w:rFonts w:cs="Times New Roman"/>
          <w:noProof/>
          <w:szCs w:val="24"/>
        </w:rPr>
        <w:t>, 239.</w:t>
      </w:r>
    </w:p>
    <w:p w14:paraId="28DD9B0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5890707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BC462D">
        <w:rPr>
          <w:rFonts w:cs="Times New Roman"/>
          <w:i/>
          <w:iCs/>
          <w:noProof/>
          <w:szCs w:val="24"/>
        </w:rPr>
        <w:t>45</w:t>
      </w:r>
      <w:r w:rsidRPr="00BC462D">
        <w:rPr>
          <w:rFonts w:cs="Times New Roman"/>
          <w:noProof/>
          <w:szCs w:val="24"/>
        </w:rPr>
        <w:t>, 342–350.</w:t>
      </w:r>
    </w:p>
    <w:p w14:paraId="3837962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Rambo, R.P., and Tainer, J.A. (2013). Accurate assessment of mass, models and resolution by small-angle scattering. Nature </w:t>
      </w:r>
      <w:r w:rsidRPr="00BC462D">
        <w:rPr>
          <w:rFonts w:cs="Times New Roman"/>
          <w:i/>
          <w:iCs/>
          <w:noProof/>
          <w:szCs w:val="24"/>
        </w:rPr>
        <w:t>496</w:t>
      </w:r>
      <w:r w:rsidRPr="00BC462D">
        <w:rPr>
          <w:rFonts w:cs="Times New Roman"/>
          <w:noProof/>
          <w:szCs w:val="24"/>
        </w:rPr>
        <w:t>, 477–481.</w:t>
      </w:r>
    </w:p>
    <w:p w14:paraId="4787C82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chmidhuber, J. (2015). Deep Learning in neural networks: An overview. Neural Networks </w:t>
      </w:r>
      <w:r w:rsidRPr="00BC462D">
        <w:rPr>
          <w:rFonts w:cs="Times New Roman"/>
          <w:i/>
          <w:iCs/>
          <w:noProof/>
          <w:szCs w:val="24"/>
        </w:rPr>
        <w:t>61</w:t>
      </w:r>
      <w:r w:rsidRPr="00BC462D">
        <w:rPr>
          <w:rFonts w:cs="Times New Roman"/>
          <w:noProof/>
          <w:szCs w:val="24"/>
        </w:rPr>
        <w:t>, 85–117.</w:t>
      </w:r>
    </w:p>
    <w:p w14:paraId="3F1681A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Senior, A.W., Evans, R., Jumper, J., Kirkpatrick, J., Sifre, L., Green, T., Qin, C., Zídek, A., Nelson, A.W.R., Bridgland, A., et al. AlphaFold: Improved protein structure prediction using 1 potentials from deep learning 2.</w:t>
      </w:r>
    </w:p>
    <w:p w14:paraId="5D786BF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vergun, D.I. (1992). Determination of the regularization parameter in indirect-transform methods using perceptual criteria. J. Appl. Cryst </w:t>
      </w:r>
      <w:r w:rsidRPr="00BC462D">
        <w:rPr>
          <w:rFonts w:cs="Times New Roman"/>
          <w:i/>
          <w:iCs/>
          <w:noProof/>
          <w:szCs w:val="24"/>
        </w:rPr>
        <w:t>25</w:t>
      </w:r>
      <w:r w:rsidRPr="00BC462D">
        <w:rPr>
          <w:rFonts w:cs="Times New Roman"/>
          <w:noProof/>
          <w:szCs w:val="24"/>
        </w:rPr>
        <w:t>, 495–503.</w:t>
      </w:r>
    </w:p>
    <w:p w14:paraId="6FD3829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TIKHONOV, and N, A. (1943). On the stability of inverse problems. Dokl. Akad. Nauk SSSR </w:t>
      </w:r>
      <w:r w:rsidRPr="00BC462D">
        <w:rPr>
          <w:rFonts w:cs="Times New Roman"/>
          <w:i/>
          <w:iCs/>
          <w:noProof/>
          <w:szCs w:val="24"/>
        </w:rPr>
        <w:t>39</w:t>
      </w:r>
      <w:r w:rsidRPr="00BC462D">
        <w:rPr>
          <w:rFonts w:cs="Times New Roman"/>
          <w:noProof/>
          <w:szCs w:val="24"/>
        </w:rPr>
        <w:t>, 195–198.</w:t>
      </w:r>
    </w:p>
    <w:p w14:paraId="204648E8" w14:textId="77777777" w:rsidR="00BC462D" w:rsidRPr="00BC462D" w:rsidRDefault="00BC462D" w:rsidP="00BC462D">
      <w:pPr>
        <w:widowControl w:val="0"/>
        <w:autoSpaceDE w:val="0"/>
        <w:autoSpaceDN w:val="0"/>
        <w:adjustRightInd w:val="0"/>
        <w:spacing w:before="100" w:after="100" w:line="240" w:lineRule="auto"/>
        <w:rPr>
          <w:rFonts w:cs="Times New Roman"/>
          <w:noProof/>
        </w:rPr>
      </w:pPr>
      <w:r w:rsidRPr="00BC462D">
        <w:rPr>
          <w:rFonts w:cs="Times New Roman"/>
          <w:noProof/>
          <w:szCs w:val="24"/>
        </w:rPr>
        <w:t xml:space="preserve">Vestergaard, B., and Hansen, S. (2006). Application of Bayesian analysis to indirect Fourier transformation in small-angle scattering. J. Appl. Crystallogr. </w:t>
      </w:r>
      <w:r w:rsidRPr="00BC462D">
        <w:rPr>
          <w:rFonts w:cs="Times New Roman"/>
          <w:i/>
          <w:iCs/>
          <w:noProof/>
          <w:szCs w:val="24"/>
        </w:rPr>
        <w:t>39</w:t>
      </w:r>
      <w:r w:rsidRPr="00BC462D">
        <w:rPr>
          <w:rFonts w:cs="Times New Roman"/>
          <w:noProof/>
          <w:szCs w:val="24"/>
        </w:rPr>
        <w:t>, 797–804.</w:t>
      </w:r>
    </w:p>
    <w:p w14:paraId="2E6F6C2A" w14:textId="79D5E23B" w:rsidR="00A20D1C" w:rsidRDefault="00BC462D"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3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4995B600" w:rsidR="00264F8C" w:rsidRPr="00264F8C" w:rsidRDefault="00264F8C">
      <w:pPr>
        <w:pStyle w:val="CommentText"/>
        <w:rPr>
          <w:lang w:val="en-US"/>
        </w:rPr>
      </w:pPr>
      <w:r>
        <w:rPr>
          <w:rStyle w:val="CommentReference"/>
        </w:rPr>
        <w:annotationRef/>
      </w:r>
      <w:r>
        <w:rPr>
          <w:lang w:val="en-US"/>
        </w:rPr>
        <w:t>Acyu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gUAT64fPywAAAA="/>
  </w:docVars>
  <w:rsids>
    <w:rsidRoot w:val="003B21EA"/>
    <w:rsid w:val="00002E80"/>
    <w:rsid w:val="000046D2"/>
    <w:rsid w:val="000060C4"/>
    <w:rsid w:val="00016ED2"/>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D44A5"/>
    <w:rsid w:val="000D4A65"/>
    <w:rsid w:val="000E0F0E"/>
    <w:rsid w:val="000E282E"/>
    <w:rsid w:val="00122381"/>
    <w:rsid w:val="00122AC4"/>
    <w:rsid w:val="00130E73"/>
    <w:rsid w:val="00132F0F"/>
    <w:rsid w:val="00136B96"/>
    <w:rsid w:val="00141FBE"/>
    <w:rsid w:val="00142B7A"/>
    <w:rsid w:val="001543AD"/>
    <w:rsid w:val="00161CE9"/>
    <w:rsid w:val="00162B24"/>
    <w:rsid w:val="00163184"/>
    <w:rsid w:val="00163B21"/>
    <w:rsid w:val="00185F5A"/>
    <w:rsid w:val="0019658C"/>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25E4C"/>
    <w:rsid w:val="003374B5"/>
    <w:rsid w:val="0035184B"/>
    <w:rsid w:val="00356136"/>
    <w:rsid w:val="003666C3"/>
    <w:rsid w:val="003679DF"/>
    <w:rsid w:val="00375F1D"/>
    <w:rsid w:val="003B21EA"/>
    <w:rsid w:val="004168CD"/>
    <w:rsid w:val="0042622C"/>
    <w:rsid w:val="004372F5"/>
    <w:rsid w:val="00437454"/>
    <w:rsid w:val="00445FCE"/>
    <w:rsid w:val="00447045"/>
    <w:rsid w:val="00460D9B"/>
    <w:rsid w:val="00461905"/>
    <w:rsid w:val="004A791B"/>
    <w:rsid w:val="004C06B9"/>
    <w:rsid w:val="004D383F"/>
    <w:rsid w:val="004E0DA8"/>
    <w:rsid w:val="004E5B32"/>
    <w:rsid w:val="004F2853"/>
    <w:rsid w:val="004F2EA5"/>
    <w:rsid w:val="005126DC"/>
    <w:rsid w:val="005208A3"/>
    <w:rsid w:val="005214EC"/>
    <w:rsid w:val="005409E5"/>
    <w:rsid w:val="0054449B"/>
    <w:rsid w:val="005460D7"/>
    <w:rsid w:val="00566C92"/>
    <w:rsid w:val="00571B9C"/>
    <w:rsid w:val="005724D0"/>
    <w:rsid w:val="005771CF"/>
    <w:rsid w:val="00585CF2"/>
    <w:rsid w:val="00587E6E"/>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F1D75"/>
    <w:rsid w:val="008F6548"/>
    <w:rsid w:val="00902697"/>
    <w:rsid w:val="00912E7B"/>
    <w:rsid w:val="0092526D"/>
    <w:rsid w:val="009426AA"/>
    <w:rsid w:val="0096674E"/>
    <w:rsid w:val="0097414E"/>
    <w:rsid w:val="009807BD"/>
    <w:rsid w:val="0099018B"/>
    <w:rsid w:val="009A67FA"/>
    <w:rsid w:val="009B34EB"/>
    <w:rsid w:val="009C2A38"/>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788D"/>
    <w:rsid w:val="00D62E6C"/>
    <w:rsid w:val="00D64114"/>
    <w:rsid w:val="00D64A3F"/>
    <w:rsid w:val="00D746F4"/>
    <w:rsid w:val="00D74A2A"/>
    <w:rsid w:val="00D81BAE"/>
    <w:rsid w:val="00D85E91"/>
    <w:rsid w:val="00D91490"/>
    <w:rsid w:val="00D9532B"/>
    <w:rsid w:val="00DA3AC0"/>
    <w:rsid w:val="00DA6FD1"/>
    <w:rsid w:val="00DC059F"/>
    <w:rsid w:val="00DC4DC1"/>
    <w:rsid w:val="00DD14CA"/>
    <w:rsid w:val="00DD7C5E"/>
    <w:rsid w:val="00DE660C"/>
    <w:rsid w:val="00DF3B87"/>
    <w:rsid w:val="00DF42B6"/>
    <w:rsid w:val="00DF68F4"/>
    <w:rsid w:val="00E01A52"/>
    <w:rsid w:val="00E0604F"/>
    <w:rsid w:val="00E40D4E"/>
    <w:rsid w:val="00E42B96"/>
    <w:rsid w:val="00E516BF"/>
    <w:rsid w:val="00E52191"/>
    <w:rsid w:val="00E52B67"/>
    <w:rsid w:val="00E618D8"/>
    <w:rsid w:val="00E75224"/>
    <w:rsid w:val="00E76F33"/>
    <w:rsid w:val="00E87280"/>
    <w:rsid w:val="00E91CB8"/>
    <w:rsid w:val="00E970ED"/>
    <w:rsid w:val="00EA7A42"/>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2.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editorialmanager.com/structure/default.aspx"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yperlink" Target="https://www.cell.com/structure/article-types"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4E16-4636-A465-C5B34538580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4E16-4636-A465-C5B34538580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4E16-4636-A465-C5B34538580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4E16-4636-A465-C5B34538580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4E16-4636-A465-C5B34538580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4E16-4636-A465-C5B34538580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1AB-4177-BE5D-6CC34576EA5B}"/>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1AB-4177-BE5D-6CC34576EA5B}"/>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1AB-4177-BE5D-6CC34576EA5B}"/>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85534-04A6-4986-B216-E1C35A997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3</TotalTime>
  <Pages>14</Pages>
  <Words>14890</Words>
  <Characters>84879</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04</cp:revision>
  <dcterms:created xsi:type="dcterms:W3CDTF">2020-05-05T09:54:00Z</dcterms:created>
  <dcterms:modified xsi:type="dcterms:W3CDTF">2021-07-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